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sdt>
      <w:sdtPr>
        <w:id w:val="-1727599444"/>
        <w:docPartObj>
          <w:docPartGallery w:val="Table of Contents"/>
          <w:docPartUnique/>
        </w:docPartObj>
      </w:sdtPr>
      <w:sdtEndPr>
        <w:rPr>
          <w:rFonts w:asciiTheme="minorHAnsi" w:eastAsiaTheme="minorHAnsi" w:hAnsiTheme="minorHAnsi" w:cstheme="minorBidi"/>
          <w:noProof/>
          <w:color w:val="auto"/>
          <w:sz w:val="24"/>
          <w:szCs w:val="24"/>
          <w:lang w:val="en-GB"/>
        </w:rPr>
      </w:sdtEndPr>
      <w:sdtContent>
        <w:p w:rsidR="00C656D0" w:rsidRDefault="00C656D0">
          <w:pPr>
            <w:pStyle w:val="TOCHeading"/>
          </w:pPr>
          <w:r>
            <w:t>Table of Contents</w:t>
          </w:r>
        </w:p>
        <w:p w:rsidR="00C656D0" w:rsidRDefault="00C656D0">
          <w:pPr>
            <w:pStyle w:val="TOC1"/>
            <w:tabs>
              <w:tab w:val="right" w:leader="dot" w:pos="9010"/>
            </w:tabs>
            <w:rPr>
              <w:noProof/>
            </w:rPr>
          </w:pPr>
          <w:r>
            <w:fldChar w:fldCharType="begin"/>
          </w:r>
          <w:r>
            <w:instrText xml:space="preserve"> TOC \o "1-3" \h \z \u </w:instrText>
          </w:r>
          <w:r>
            <w:fldChar w:fldCharType="separate"/>
          </w:r>
          <w:hyperlink w:anchor="_Toc506999175" w:history="1">
            <w:r w:rsidRPr="0049421C">
              <w:rPr>
                <w:rStyle w:val="Hyperlink"/>
                <w:rFonts w:ascii="Times New Roman" w:hAnsi="Times New Roman" w:cs="Times New Roman"/>
                <w:b/>
                <w:noProof/>
                <w:lang w:val="en-IE"/>
              </w:rPr>
              <w:t>Literature Review</w:t>
            </w:r>
            <w:r>
              <w:rPr>
                <w:noProof/>
                <w:webHidden/>
              </w:rPr>
              <w:tab/>
            </w:r>
            <w:r>
              <w:rPr>
                <w:noProof/>
                <w:webHidden/>
              </w:rPr>
              <w:fldChar w:fldCharType="begin"/>
            </w:r>
            <w:r>
              <w:rPr>
                <w:noProof/>
                <w:webHidden/>
              </w:rPr>
              <w:instrText xml:space="preserve"> PAGEREF _Toc506999175 \h </w:instrText>
            </w:r>
            <w:r>
              <w:rPr>
                <w:noProof/>
                <w:webHidden/>
              </w:rPr>
            </w:r>
            <w:r>
              <w:rPr>
                <w:noProof/>
                <w:webHidden/>
              </w:rPr>
              <w:fldChar w:fldCharType="separate"/>
            </w:r>
            <w:r>
              <w:rPr>
                <w:noProof/>
                <w:webHidden/>
              </w:rPr>
              <w:t>4</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Pr="00C656D0" w:rsidRDefault="001D51BD" w:rsidP="00C656D0">
      <w:pPr>
        <w:pStyle w:val="Heading1"/>
        <w:rPr>
          <w:rFonts w:ascii="Times New Roman" w:hAnsi="Times New Roman" w:cs="Times New Roman"/>
          <w:b/>
          <w:sz w:val="28"/>
          <w:szCs w:val="28"/>
          <w:lang w:val="en-IE"/>
        </w:rPr>
      </w:pPr>
      <w:bookmarkStart w:id="0" w:name="_Toc506999175"/>
      <w:r w:rsidRPr="00C656D0">
        <w:rPr>
          <w:rFonts w:ascii="Times New Roman" w:hAnsi="Times New Roman" w:cs="Times New Roman"/>
          <w:b/>
          <w:sz w:val="28"/>
          <w:szCs w:val="28"/>
          <w:lang w:val="en-IE"/>
        </w:rPr>
        <w:lastRenderedPageBreak/>
        <w:t>Literature Review</w:t>
      </w:r>
      <w:bookmarkEnd w:id="0"/>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8C678D">
        <w:rPr>
          <w:rFonts w:ascii="Times New Roman" w:hAnsi="Times New Roman" w:cs="Times New Roman"/>
          <w:lang w:val="en-IE"/>
        </w:rPr>
        <w:t>as also led to th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 approaches such as 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B45C91" w:rsidRDefault="00B45C91" w:rsidP="001D51BD">
      <w:pPr>
        <w:spacing w:line="360" w:lineRule="auto"/>
        <w:jc w:val="both"/>
        <w:rPr>
          <w:rFonts w:ascii="Times New Roman" w:hAnsi="Times New Roman" w:cs="Times New Roman"/>
          <w:lang w:val="en-IE"/>
        </w:rPr>
      </w:pPr>
    </w:p>
    <w:p w:rsidR="00B45C91"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Due to the increasing usage of online banking and payments as outlined previously, these financial institutions rely heavily on machine learning algorithms to alert them to any unusual transactions patterns.</w:t>
      </w:r>
    </w:p>
    <w:p w:rsidR="00FD4550" w:rsidRDefault="00FD4550" w:rsidP="001D51BD">
      <w:pPr>
        <w:spacing w:line="360" w:lineRule="auto"/>
        <w:jc w:val="both"/>
        <w:rPr>
          <w:rFonts w:ascii="Times New Roman" w:hAnsi="Times New Roman" w:cs="Times New Roman"/>
          <w:lang w:val="en-IE"/>
        </w:rPr>
      </w:pPr>
    </w:p>
    <w:p w:rsidR="00FD4550"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designed a system which uses an Artificial Neural Network (ANN) to classify fraudulent transactions.</w:t>
      </w:r>
      <w:bookmarkStart w:id="1" w:name="_GoBack"/>
      <w:bookmarkEnd w:id="1"/>
    </w:p>
    <w:p w:rsidR="003D3B48" w:rsidRDefault="003D3B48" w:rsidP="001D51BD">
      <w:pPr>
        <w:spacing w:line="360" w:lineRule="auto"/>
        <w:jc w:val="both"/>
        <w:rPr>
          <w:rFonts w:ascii="Times New Roman" w:hAnsi="Times New Roman" w:cs="Times New Roman"/>
          <w:lang w:val="en-IE"/>
        </w:rPr>
      </w:pPr>
    </w:p>
    <w:p w:rsidR="003D3B48" w:rsidRDefault="003D3B48" w:rsidP="001D51BD">
      <w:pPr>
        <w:spacing w:line="360" w:lineRule="auto"/>
        <w:jc w:val="both"/>
        <w:rPr>
          <w:rFonts w:ascii="Times New Roman" w:hAnsi="Times New Roman" w:cs="Times New Roman"/>
          <w:lang w:val="en-IE"/>
        </w:rPr>
      </w:pPr>
    </w:p>
    <w:p w:rsidR="001D51BD" w:rsidRPr="001D51BD" w:rsidRDefault="001D51BD" w:rsidP="001D51BD">
      <w:pPr>
        <w:spacing w:line="360" w:lineRule="auto"/>
        <w:jc w:val="both"/>
        <w:rPr>
          <w:rFonts w:ascii="Times New Roman" w:hAnsi="Times New Roman" w:cs="Times New Roman"/>
          <w:lang w:val="en-IE"/>
        </w:rPr>
      </w:pPr>
    </w:p>
    <w:sectPr w:rsidR="001D51BD" w:rsidRPr="001D51BD" w:rsidSect="00C656D0">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B7987" w:rsidRDefault="009B7987" w:rsidP="00C656D0">
      <w:r>
        <w:separator/>
      </w:r>
    </w:p>
  </w:endnote>
  <w:endnote w:type="continuationSeparator" w:id="0">
    <w:p w:rsidR="009B7987" w:rsidRDefault="009B7987"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B7987" w:rsidRDefault="009B7987" w:rsidP="00C656D0">
      <w:r>
        <w:separator/>
      </w:r>
    </w:p>
  </w:footnote>
  <w:footnote w:type="continuationSeparator" w:id="0">
    <w:p w:rsidR="009B7987" w:rsidRDefault="009B7987"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536F4"/>
    <w:rsid w:val="00060386"/>
    <w:rsid w:val="001C4742"/>
    <w:rsid w:val="001D51BD"/>
    <w:rsid w:val="00204B36"/>
    <w:rsid w:val="00246658"/>
    <w:rsid w:val="002D6B19"/>
    <w:rsid w:val="002F155E"/>
    <w:rsid w:val="003010E9"/>
    <w:rsid w:val="003760CA"/>
    <w:rsid w:val="00382B3C"/>
    <w:rsid w:val="00396CA5"/>
    <w:rsid w:val="003C5755"/>
    <w:rsid w:val="003D3B48"/>
    <w:rsid w:val="00484365"/>
    <w:rsid w:val="004D0582"/>
    <w:rsid w:val="00667DB8"/>
    <w:rsid w:val="006B060C"/>
    <w:rsid w:val="007862C7"/>
    <w:rsid w:val="007B7DF9"/>
    <w:rsid w:val="00825E00"/>
    <w:rsid w:val="008C678D"/>
    <w:rsid w:val="009B7987"/>
    <w:rsid w:val="00AC0CB7"/>
    <w:rsid w:val="00B45C91"/>
    <w:rsid w:val="00B55149"/>
    <w:rsid w:val="00BD0BC0"/>
    <w:rsid w:val="00BE29B3"/>
    <w:rsid w:val="00C656D0"/>
    <w:rsid w:val="00C717FE"/>
    <w:rsid w:val="00D620DC"/>
    <w:rsid w:val="00D6424F"/>
    <w:rsid w:val="00E00A9D"/>
    <w:rsid w:val="00E43623"/>
    <w:rsid w:val="00E83FFE"/>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26844"/>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6CC42-E88F-DE42-A9C4-C6C6DD044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4</Pages>
  <Words>1201</Words>
  <Characters>684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cp:revision>
  <dcterms:created xsi:type="dcterms:W3CDTF">2018-02-21T12:15:00Z</dcterms:created>
  <dcterms:modified xsi:type="dcterms:W3CDTF">2018-02-21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xsJqK5h"/&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 name="noteType" value="0"/&gt;&lt;/prefs&gt;&lt;/data&gt;</vt:lpwstr>
  </property>
</Properties>
</file>